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6EAC26E1" w14:textId="0F6E1609" w:rsidR="00681A67" w:rsidRDefault="00681A67" w:rsidP="006F1F34">
      <w:pPr>
        <w:pStyle w:val="BDAbstract"/>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xml:space="preserve">, i.e. finding the best chromatographic conditions given limited experimental data. </w:t>
      </w:r>
    </w:p>
    <w:p w14:paraId="7EE0F2F8" w14:textId="5D5C8916" w:rsidR="009B5ECC" w:rsidRPr="009B5ECC" w:rsidRDefault="009B5ECC" w:rsidP="009B5ECC">
      <w:pPr>
        <w:pStyle w:val="TAMainText"/>
        <w:sectPr w:rsidR="009B5ECC" w:rsidRPr="009B5ECC" w:rsidSect="00681A67">
          <w:footerReference w:type="even" r:id="rId8"/>
          <w:footerReference w:type="default" r:id="rId9"/>
          <w:pgSz w:w="12240" w:h="15840"/>
          <w:pgMar w:top="720" w:right="1094" w:bottom="720" w:left="1094" w:header="720" w:footer="720" w:gutter="0"/>
          <w:cols w:space="461"/>
        </w:sectPr>
      </w:pPr>
    </w:p>
    <w:p w14:paraId="16D61559" w14:textId="68206FDD"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and using a</w:t>
      </w:r>
      <w:r w:rsidR="0040478C">
        <w:t xml:space="preserve"> limited set of chromatographic conditions</w:t>
      </w:r>
      <w:r w:rsidRPr="00EC5A87">
        <w:t xml:space="preserve">. </w:t>
      </w:r>
      <w:r w:rsidR="00AC3168">
        <w:t>Th</w:t>
      </w:r>
      <w:r w:rsidR="00C26B67">
        <w:t>ese</w:t>
      </w:r>
      <w:r w:rsidR="00AC3168">
        <w:t xml:space="preserve"> method provide</w:t>
      </w:r>
      <w:r w:rsidR="00C26B67">
        <w:t>s an approximate e</w:t>
      </w:r>
      <w:r w:rsidR="00AC3168">
        <w:t xml:space="preserve">stimates of </w:t>
      </w:r>
      <w:r w:rsidR="0040478C">
        <w:t xml:space="preserve">analyte </w:t>
      </w:r>
      <w:r w:rsidR="00AC3168">
        <w:t>retention</w:t>
      </w:r>
      <w:r w:rsidR="00C26B67">
        <w:t xml:space="preserve"> but have limited usefulness in extrapolating the results to other analytes and 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 xml:space="preserve">general idea is to statistically characterize the retention of acids, bases and neutral </w:t>
      </w:r>
      <w:r w:rsidR="004F5488">
        <w:t>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w:t>
      </w:r>
      <w:r w:rsidRPr="00CB00D3">
        <w:lastRenderedPageBreak/>
        <w:t xml:space="preserve">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FC4CC0"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FC4CC0"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FC4CC0"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w:t>
      </w:r>
      <w:r w:rsidRPr="006771DE">
        <w:t>modifier gradient was calculated utilizing the well-known integral equation:</w:t>
      </w:r>
    </w:p>
    <w:p w14:paraId="4A90AAFF" w14:textId="0F27CDCE" w:rsidR="00681A67" w:rsidRPr="006771DE" w:rsidRDefault="00FC4CC0"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FC4CC0"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27E6272E"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w:t>
      </w:r>
      <w:r w:rsidRPr="00015E77">
        <w:lastRenderedPageBreak/>
        <w:t>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The raw data are also available through a repository</w:t>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0AB106F4"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587D74">
        <w:t>maxtr</w:t>
      </w:r>
      <w:proofErr w:type="spellEnd"/>
      <w:r>
        <w:t xml:space="preserve">. </w:t>
      </w:r>
    </w:p>
    <w:p w14:paraId="45EB89BA" w14:textId="5B5BB51D" w:rsidR="008451C4" w:rsidRDefault="00FC4CC0"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3C834B60"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9B5ECC">
        <w:rPr>
          <w:szCs w:val="19"/>
        </w:rPr>
        <w:t xml:space="preserve">the </w:t>
      </w:r>
      <w:r>
        <w:rPr>
          <w:szCs w:val="19"/>
        </w:rPr>
        <w:t xml:space="preserve">expected utility map). </w:t>
      </w:r>
      <w:r w:rsidR="009B5ECC">
        <w:rPr>
          <w:szCs w:val="19"/>
        </w:rPr>
        <w:t xml:space="preserve">Based on that graph </w:t>
      </w:r>
      <w:r w:rsidR="00C97DE9">
        <w:rPr>
          <w:szCs w:val="19"/>
        </w:rPr>
        <w:t>one can identify regions of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2FEC6E03"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1E2A90">
        <w:t xml:space="preserve"> that allow for</w:t>
      </w:r>
      <w:r w:rsidR="004F36EC">
        <w:t xml:space="preserve">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w:t>
      </w:r>
      <w:r w:rsidR="00936EA2">
        <w:t>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1C452B8E"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r w:rsidR="001E2A90">
        <w:t>.</w:t>
      </w:r>
    </w:p>
    <w:p w14:paraId="651C20DB" w14:textId="77777777" w:rsidR="00C97DE9" w:rsidRPr="00AF079C" w:rsidRDefault="00C97DE9" w:rsidP="00C97DE9">
      <w:pPr>
        <w:pStyle w:val="TAMainText"/>
      </w:pPr>
      <w:r>
        <w:rPr>
          <w:noProof/>
        </w:rPr>
        <w:drawing>
          <wp:inline distT="0" distB="0" distL="0" distR="0" wp14:anchorId="4931D512" wp14:editId="17C7F207">
            <wp:extent cx="3044825" cy="3044825"/>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03254E19" w14:textId="77777777" w:rsidR="00C97DE9" w:rsidRDefault="00C97DE9" w:rsidP="00C97DE9">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in the tested columns.</w:t>
      </w:r>
    </w:p>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lastRenderedPageBreak/>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72B253A5" w14:textId="25C0E747" w:rsidR="00CB7D4B" w:rsidRP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r w:rsidR="00136950">
        <w:t xml:space="preserve"> Uncertainty chromatograms for one chromatographic conditions are shown </w:t>
      </w:r>
      <w:r w:rsidR="00136950" w:rsidRPr="00AF079C">
        <w:t xml:space="preserve">in Figures </w:t>
      </w:r>
      <w:r w:rsidR="00136950">
        <w:t>S7</w:t>
      </w:r>
      <w:r w:rsidR="00136950" w:rsidRPr="00AF079C">
        <w:t>.</w:t>
      </w:r>
    </w:p>
    <w:p w14:paraId="04A1DF6C" w14:textId="0BD743EB" w:rsidR="009257C7" w:rsidRPr="00AF079C" w:rsidRDefault="00410C59" w:rsidP="00D46423">
      <w:r>
        <w:tab/>
      </w:r>
      <w:r w:rsidR="00607981">
        <w:rPr>
          <w:noProof/>
        </w:rPr>
        <w:drawing>
          <wp:inline distT="0" distB="0" distL="0" distR="0" wp14:anchorId="5C5532DC" wp14:editId="3F3F019D">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6760344C" w:rsidR="009257C7" w:rsidRPr="009257C7" w:rsidRDefault="00D40272" w:rsidP="009257C7">
      <w:r>
        <w:rPr>
          <w:noProof/>
        </w:rPr>
        <w:drawing>
          <wp:inline distT="0" distB="0" distL="0" distR="0" wp14:anchorId="70C322F2" wp14:editId="2C523B01">
            <wp:extent cx="3044825" cy="2281555"/>
            <wp:effectExtent l="0" t="0" r="3175" b="4445"/>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15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F4BB5D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w:t>
      </w:r>
      <w:r w:rsidR="00967558">
        <w:t>8</w:t>
      </w:r>
      <w:r w:rsidR="00601F64">
        <w:t xml:space="preserve"> and S</w:t>
      </w:r>
      <w:r w:rsidR="00967558">
        <w:t>9</w:t>
      </w:r>
      <w:r w:rsidR="00131473">
        <w:t>)</w:t>
      </w:r>
      <w:r w:rsidR="00601F64">
        <w:t>.</w:t>
      </w:r>
    </w:p>
    <w:p w14:paraId="7307F35E" w14:textId="63EE47E7" w:rsidR="00681A67" w:rsidRPr="00AF079C" w:rsidRDefault="00D40272" w:rsidP="006F1F34">
      <w:pPr>
        <w:pStyle w:val="TAMainText"/>
      </w:pPr>
      <w:r>
        <w:rPr>
          <w:noProof/>
        </w:rPr>
        <w:drawing>
          <wp:inline distT="0" distB="0" distL="0" distR="0" wp14:anchorId="47495CD5" wp14:editId="36142E0C">
            <wp:extent cx="3044825" cy="3044825"/>
            <wp:effectExtent l="0" t="0" r="3175" b="3175"/>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70B9FDBE" w:rsidR="009B77F4" w:rsidRDefault="00124D57" w:rsidP="009B77F4">
      <w:r>
        <w:t xml:space="preserve">The population predictions </w:t>
      </w:r>
      <w:r w:rsidR="006866F8">
        <w:t>are very uncertain and of l</w:t>
      </w:r>
      <w:r>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w:t>
      </w:r>
      <w:r w:rsidR="00E97FFA">
        <w:t xml:space="preserve"> particular</w:t>
      </w:r>
      <w:r w:rsidR="00DA6495">
        <w:t xml:space="preserve"> </w:t>
      </w:r>
      <w:r w:rsidR="00DA6495">
        <w:lastRenderedPageBreak/>
        <w:t>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40478C">
        <w:rPr>
          <w:rFonts w:ascii="Times New Roman" w:hAnsi="Times New Roman"/>
        </w:rPr>
        <w:t xml:space="preserve">, i.e. </w:t>
      </w:r>
      <w:r w:rsidR="009B77F4">
        <w:rPr>
          <w:rFonts w:ascii="Times New Roman" w:hAnsi="Times New Roman"/>
        </w:rPr>
        <w:t xml:space="preserve">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problems involving few analytes.</w:t>
      </w:r>
    </w:p>
    <w:p w14:paraId="7C2511E7" w14:textId="4BF0996E" w:rsidR="003E5B4E" w:rsidRPr="000707D9" w:rsidRDefault="002B70F2" w:rsidP="000707D9">
      <w:pPr>
        <w:pStyle w:val="TAMainText"/>
        <w:rPr>
          <w:rFonts w:ascii="Times New Roman" w:hAnsi="Times New Roman"/>
        </w:rPr>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136950">
        <w:t xml:space="preserve">by specifying a very simply utility function favoring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to reasonable chromatograms for all of the columns. </w:t>
      </w:r>
      <w:r w:rsidR="00646BD1">
        <w:t>The highest utility can be expected for</w:t>
      </w:r>
      <w:r w:rsidR="00232FD8">
        <w:t xml:space="preserve"> </w:t>
      </w:r>
      <w:r w:rsidR="00232FD8" w:rsidRPr="00232FD8">
        <w:t>Xterra MS C8</w:t>
      </w:r>
      <w:r w:rsidR="00646BD1">
        <w:t>.</w:t>
      </w:r>
      <w:r w:rsidR="00967558">
        <w:t xml:space="preserve"> Although the differences are small. There are also several “windows” of opportunity presented on the </w:t>
      </w:r>
    </w:p>
    <w:p w14:paraId="374E3177" w14:textId="07EAEE1B" w:rsidR="003E5B4E" w:rsidRDefault="007D15FF" w:rsidP="003E5B4E">
      <w:pPr>
        <w:pStyle w:val="VAFigureCaption"/>
      </w:pPr>
      <w:r>
        <w:rPr>
          <w:noProof/>
        </w:rPr>
        <w:drawing>
          <wp:inline distT="0" distB="0" distL="0" distR="0" wp14:anchorId="5ABD2D0A" wp14:editId="765525E0">
            <wp:extent cx="3044825" cy="3044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06A5DBBC" w:rsidR="003E5B4E" w:rsidRDefault="003E5B4E" w:rsidP="003E5B4E">
      <w:pPr>
        <w:pStyle w:val="VAFigureCaption"/>
      </w:pPr>
      <w:r w:rsidRPr="00AF079C">
        <w:t xml:space="preserve">Figure </w:t>
      </w:r>
      <w:r w:rsidR="000707D9">
        <w:t>5</w:t>
      </w:r>
      <w:r w:rsidRPr="00AF079C">
        <w:t xml:space="preserve">. </w:t>
      </w:r>
      <w:r w:rsidR="001A093C">
        <w:t xml:space="preserve">The </w:t>
      </w:r>
      <w:r w:rsidR="006E2C23">
        <w:t>optimal Bayesian-based chromatographic conditions found based on individual data predictions.</w:t>
      </w:r>
    </w:p>
    <w:p w14:paraId="7803117E" w14:textId="77777777" w:rsidR="001A093C" w:rsidRDefault="001A093C" w:rsidP="00463CEB"/>
    <w:p w14:paraId="28C30DC7" w14:textId="34E714C6" w:rsidR="001A093C" w:rsidRPr="00AF079C" w:rsidRDefault="001A093C" w:rsidP="001A093C">
      <w:pPr>
        <w:pStyle w:val="TAMainText"/>
      </w:pPr>
      <w:r>
        <w:rPr>
          <w:noProof/>
        </w:rPr>
        <w:drawing>
          <wp:inline distT="0" distB="0" distL="0" distR="0" wp14:anchorId="1E858DDB" wp14:editId="75A42331">
            <wp:extent cx="3044825" cy="3044825"/>
            <wp:effectExtent l="0" t="0" r="3175" b="3175"/>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Obraz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74E0500D" w14:textId="268A8B2B" w:rsidR="00463CEB" w:rsidRDefault="002B70F2" w:rsidP="00463CEB">
      <w:r>
        <w:t xml:space="preserve">The proposed model is complex </w:t>
      </w:r>
      <w:r w:rsidR="009B77F4">
        <w:t xml:space="preserve">but there </w:t>
      </w:r>
      <w:r w:rsidR="00E97FFA">
        <w:t xml:space="preserve">still </w:t>
      </w:r>
      <w:r w:rsidR="009B77F4">
        <w:t xml:space="preserve">are some uncounted complexities </w:t>
      </w:r>
      <w:r w:rsidR="00607981">
        <w:t xml:space="preserve">that can be added </w:t>
      </w:r>
      <w:r w:rsidR="009B77F4">
        <w:t>(</w:t>
      </w:r>
      <w:r w:rsidR="00607981">
        <w:t xml:space="preserve">e.g. </w:t>
      </w:r>
      <w:r w:rsidR="009B77F4">
        <w:t xml:space="preserve">temperature effects for the dissociated forms, BAV for S2 and </w:t>
      </w:r>
      <w:proofErr w:type="spellStart"/>
      <w:r w:rsidR="009B77F4">
        <w:t>apH</w:t>
      </w:r>
      <w:proofErr w:type="spellEnd"/>
      <w:r w:rsidR="009B77F4">
        <w:t>, etc.</w:t>
      </w:r>
      <w:r w:rsidR="0021715D">
        <w:t>)</w:t>
      </w:r>
      <w:r>
        <w:t xml:space="preserve">.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difficulties that required </w:t>
      </w:r>
      <w:r>
        <w:t xml:space="preserve">several </w:t>
      </w:r>
      <w:r w:rsidR="009B77F4">
        <w:t xml:space="preserve">simplifications to run the </w:t>
      </w:r>
      <w:r>
        <w:t>MCMC</w:t>
      </w:r>
      <w:r w:rsidR="009B77F4">
        <w:t xml:space="preserve"> without </w:t>
      </w:r>
      <w:r>
        <w:t>problems</w:t>
      </w:r>
      <w:r w:rsidR="009B77F4">
        <w:t>, e.g. excluding analytes with more than 2 dissociations steps.</w:t>
      </w:r>
    </w:p>
    <w:p w14:paraId="735360B1" w14:textId="2C09A5BF" w:rsidR="00620323" w:rsidRDefault="00620323" w:rsidP="00620323">
      <w:r>
        <w:t>There are possible several modification of the proposed model. For example one could include column as a random effects and add column-level predictors. It would allow to build a model that generalized to other columns in a similar way the proposed model generalized to other analytes. This idea is worth pursuing, however requires data collected for a wide</w:t>
      </w:r>
      <w:r w:rsidR="00E97FFA">
        <w:t>r</w:t>
      </w:r>
      <w:r>
        <w:t xml:space="preserve"> range of columns. </w:t>
      </w:r>
    </w:p>
    <w:p w14:paraId="3F806172" w14:textId="7CD3850E" w:rsidR="00305636" w:rsidRDefault="00AC37A5" w:rsidP="00463CEB">
      <w:r>
        <w:t xml:space="preserve">One possible application </w:t>
      </w:r>
      <w:r w:rsidR="00E97FFA">
        <w:t>of the model is in f</w:t>
      </w:r>
      <w:r>
        <w:t>ind</w:t>
      </w:r>
      <w:r w:rsidR="00E97FFA">
        <w:t>ing</w:t>
      </w:r>
      <w:r>
        <w:t xml:space="preserve">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1204F486"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E97FFA">
        <w:t xml:space="preserve"> but is not sufficient in general.</w:t>
      </w:r>
    </w:p>
    <w:p w14:paraId="4132F16F" w14:textId="77777777" w:rsidR="00681A67" w:rsidRPr="008B3F31" w:rsidRDefault="00681A67" w:rsidP="006F1F34">
      <w:pPr>
        <w:pStyle w:val="Nagwek1"/>
      </w:pPr>
      <w:r w:rsidRPr="008B3F31">
        <w:t>CONCLUSIONS</w:t>
      </w:r>
    </w:p>
    <w:p w14:paraId="5A64FEE6" w14:textId="70DB9665"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 xml:space="preserve">temperature, organic </w:t>
      </w:r>
      <w:r w:rsidR="004C3D84">
        <w:lastRenderedPageBreak/>
        <w:t>modifier type and content</w:t>
      </w:r>
      <w:r w:rsidR="00640555">
        <w:t xml:space="preserve"> on</w:t>
      </w:r>
      <w:r w:rsidR="00FD1DD4">
        <w:t xml:space="preserve"> analyte retention</w:t>
      </w:r>
      <w:r w:rsidR="007E7A5D">
        <w:t xml:space="preserve"> across a range of columns</w:t>
      </w:r>
      <w:r w:rsidR="00C87F21">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lastRenderedPageBreak/>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CD6C34" w14:textId="77777777" w:rsidR="00FC4CC0" w:rsidRDefault="00FC4CC0" w:rsidP="006F1F34">
      <w:r>
        <w:separator/>
      </w:r>
    </w:p>
    <w:p w14:paraId="3BBCCDC6" w14:textId="77777777" w:rsidR="00FC4CC0" w:rsidRDefault="00FC4CC0"/>
    <w:p w14:paraId="552EF853" w14:textId="77777777" w:rsidR="00FC4CC0" w:rsidRDefault="00FC4CC0" w:rsidP="001A093C"/>
  </w:endnote>
  <w:endnote w:type="continuationSeparator" w:id="0">
    <w:p w14:paraId="4C2573F4" w14:textId="77777777" w:rsidR="00FC4CC0" w:rsidRDefault="00FC4CC0" w:rsidP="006F1F34">
      <w:r>
        <w:continuationSeparator/>
      </w:r>
    </w:p>
    <w:p w14:paraId="53DE2C02" w14:textId="77777777" w:rsidR="00FC4CC0" w:rsidRDefault="00FC4CC0"/>
    <w:p w14:paraId="0D4B36CD" w14:textId="77777777" w:rsidR="00FC4CC0" w:rsidRDefault="00FC4CC0"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FC4CC0"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FC4CC0"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FC4CC0" w:rsidP="006F1F34">
    <w:pPr>
      <w:pStyle w:val="Stopka"/>
    </w:pPr>
  </w:p>
  <w:p w14:paraId="0EB6940F" w14:textId="77777777" w:rsidR="001F383C" w:rsidRDefault="00FC4CC0"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FC4CC0" w:rsidP="006F1F34">
    <w:pPr>
      <w:pStyle w:val="Stopka"/>
    </w:pPr>
  </w:p>
  <w:p w14:paraId="2B7B92A3" w14:textId="77777777" w:rsidR="001F383C" w:rsidRDefault="00FC4CC0"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FF629" w14:textId="77777777" w:rsidR="00FC4CC0" w:rsidRDefault="00FC4CC0" w:rsidP="006F1F34">
      <w:r>
        <w:separator/>
      </w:r>
    </w:p>
    <w:p w14:paraId="0CC33D31" w14:textId="77777777" w:rsidR="00FC4CC0" w:rsidRDefault="00FC4CC0"/>
    <w:p w14:paraId="390F406A" w14:textId="77777777" w:rsidR="00FC4CC0" w:rsidRDefault="00FC4CC0" w:rsidP="001A093C"/>
  </w:footnote>
  <w:footnote w:type="continuationSeparator" w:id="0">
    <w:p w14:paraId="08E505E9" w14:textId="77777777" w:rsidR="00FC4CC0" w:rsidRDefault="00FC4CC0" w:rsidP="006F1F34">
      <w:r>
        <w:continuationSeparator/>
      </w:r>
    </w:p>
    <w:p w14:paraId="552079D6" w14:textId="77777777" w:rsidR="00FC4CC0" w:rsidRDefault="00FC4CC0"/>
    <w:p w14:paraId="59EED770" w14:textId="77777777" w:rsidR="00FC4CC0" w:rsidRDefault="00FC4CC0"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FC4CC0"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3166"/>
    <w:rsid w:val="00094A15"/>
    <w:rsid w:val="000C3724"/>
    <w:rsid w:val="000E335C"/>
    <w:rsid w:val="00122CCD"/>
    <w:rsid w:val="0012449B"/>
    <w:rsid w:val="00124D57"/>
    <w:rsid w:val="00131473"/>
    <w:rsid w:val="0013477C"/>
    <w:rsid w:val="00136950"/>
    <w:rsid w:val="00137E59"/>
    <w:rsid w:val="0014607D"/>
    <w:rsid w:val="0015589D"/>
    <w:rsid w:val="001733D5"/>
    <w:rsid w:val="00183DB3"/>
    <w:rsid w:val="001A093C"/>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837E9"/>
    <w:rsid w:val="0028542A"/>
    <w:rsid w:val="0029085A"/>
    <w:rsid w:val="00296662"/>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66F8"/>
    <w:rsid w:val="00687B7B"/>
    <w:rsid w:val="00694B05"/>
    <w:rsid w:val="006A0461"/>
    <w:rsid w:val="006A10B9"/>
    <w:rsid w:val="006A1943"/>
    <w:rsid w:val="006A518C"/>
    <w:rsid w:val="006D2D0E"/>
    <w:rsid w:val="006D65BE"/>
    <w:rsid w:val="006E17D8"/>
    <w:rsid w:val="006E2C23"/>
    <w:rsid w:val="006F1F34"/>
    <w:rsid w:val="006F70CF"/>
    <w:rsid w:val="00702372"/>
    <w:rsid w:val="00706B62"/>
    <w:rsid w:val="00714AAE"/>
    <w:rsid w:val="00715825"/>
    <w:rsid w:val="00715AD8"/>
    <w:rsid w:val="007540D5"/>
    <w:rsid w:val="00772DE4"/>
    <w:rsid w:val="00791772"/>
    <w:rsid w:val="00795055"/>
    <w:rsid w:val="007B157B"/>
    <w:rsid w:val="007B2E24"/>
    <w:rsid w:val="007D15FF"/>
    <w:rsid w:val="007D28FC"/>
    <w:rsid w:val="007D65B7"/>
    <w:rsid w:val="007D6631"/>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26C3"/>
    <w:rsid w:val="008E5947"/>
    <w:rsid w:val="008F36E2"/>
    <w:rsid w:val="00911FDD"/>
    <w:rsid w:val="009257C7"/>
    <w:rsid w:val="00936EA2"/>
    <w:rsid w:val="00940E44"/>
    <w:rsid w:val="00943BF4"/>
    <w:rsid w:val="00956DB6"/>
    <w:rsid w:val="00967558"/>
    <w:rsid w:val="009821A7"/>
    <w:rsid w:val="00987F1B"/>
    <w:rsid w:val="00992DD5"/>
    <w:rsid w:val="009B5ECC"/>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22DD"/>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26B67"/>
    <w:rsid w:val="00C33E70"/>
    <w:rsid w:val="00C3623F"/>
    <w:rsid w:val="00C363AC"/>
    <w:rsid w:val="00C4733B"/>
    <w:rsid w:val="00C47C14"/>
    <w:rsid w:val="00C51848"/>
    <w:rsid w:val="00C64622"/>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5F45"/>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110E"/>
    <w:rsid w:val="00E96D90"/>
    <w:rsid w:val="00E97FFA"/>
    <w:rsid w:val="00EA4F0C"/>
    <w:rsid w:val="00EB6340"/>
    <w:rsid w:val="00EC26A4"/>
    <w:rsid w:val="00EC37B7"/>
    <w:rsid w:val="00ED1641"/>
    <w:rsid w:val="00EE27A0"/>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6</TotalTime>
  <Pages>7</Pages>
  <Words>9334</Words>
  <Characters>53206</Characters>
  <Application>Microsoft Office Word</Application>
  <DocSecurity>0</DocSecurity>
  <Lines>443</Lines>
  <Paragraphs>1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64</cp:revision>
  <dcterms:created xsi:type="dcterms:W3CDTF">2023-05-26T10:37:00Z</dcterms:created>
  <dcterms:modified xsi:type="dcterms:W3CDTF">2023-09-04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